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Orcid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Twitter handle: @JonMinton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6F7590"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r>
        <w:t xml:space="preserve">Section one: </w:t>
      </w:r>
      <w:r w:rsidR="00F1537E">
        <w:t>Introduction [</w:t>
      </w:r>
      <w:r w:rsidR="00CC1DA7">
        <w:t xml:space="preserve">882 / </w:t>
      </w:r>
      <w:r w:rsidR="00F1537E">
        <w:t>1000 words]</w:t>
      </w:r>
    </w:p>
    <w:p w14:paraId="7CD294AC" w14:textId="00B015B1" w:rsidR="00F1537E" w:rsidRDefault="00F1537E" w:rsidP="00F1537E">
      <w:r>
        <w:t xml:space="preserve">In the run up to the EU referendum, amidst discussions of migration, identity, expertise and economic impacts, the issues of Northern Ireland and its border with the Republic of Ireland received scant attention. This lack of focus on </w:t>
      </w:r>
      <w:r w:rsidR="005670E4">
        <w:t>pan-Irish issues seems a conspicuous oversight given</w:t>
      </w:r>
      <w:r w:rsidR="00572441">
        <w:t>:</w:t>
      </w:r>
      <w:r w:rsidR="005670E4">
        <w:t xml:space="preserve"> </w:t>
      </w:r>
      <w:r w:rsidR="00572441">
        <w:t xml:space="preserve">that </w:t>
      </w:r>
      <w:r w:rsidR="005670E4">
        <w:t xml:space="preserve">th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t>
      </w:r>
      <w:r w:rsidR="009C0F9D">
        <w:fldChar w:fldCharType="begin" w:fldLock="1"/>
      </w:r>
      <w:r w:rsidR="00A046D1">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9C0F9D">
        <w:fldChar w:fldCharType="separate"/>
      </w:r>
      <w:r w:rsidR="009C0F9D" w:rsidRPr="009C0F9D">
        <w:rPr>
          <w:noProof/>
        </w:rPr>
        <w:t>(Www.bbc.co.uk, 2017)</w:t>
      </w:r>
      <w:r w:rsidR="009C0F9D">
        <w:fldChar w:fldCharType="end"/>
      </w:r>
      <w:r w:rsidR="009C0F9D">
        <w:t xml:space="preserve"> then later a combined vehicle and knife attack by three individuals around London Bridge on the night of 3 June</w:t>
      </w:r>
      <w:r w:rsidR="00A046D1">
        <w:t xml:space="preserve"> 2017, resulting in the deaths of ten people and the malicious injuring of dozens more. </w:t>
      </w:r>
      <w:r w:rsidR="00A046D1">
        <w:fldChar w:fldCharType="begin" w:fldLock="1"/>
      </w:r>
      <w:r w:rsidR="00D0423A">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A046D1">
        <w:fldChar w:fldCharType="separate"/>
      </w:r>
      <w:r w:rsidR="00A046D1" w:rsidRPr="00A046D1">
        <w:rPr>
          <w:noProof/>
        </w:rPr>
        <w:t>(Www.bbc.co.uk, 2017)</w:t>
      </w:r>
      <w:r w:rsidR="00A046D1">
        <w:fldChar w:fldCharType="end"/>
      </w:r>
      <w:r w:rsidR="00A046D1">
        <w: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t>
      </w:r>
      <w:r w:rsidR="00990874">
        <w:t xml:space="preserve">Western </w:t>
      </w:r>
      <w:r w:rsidR="00A046D1">
        <w:t>Europe’s, longer-term history of terrorism, where available statistics of deaths clearly indicate that 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CB6062">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previously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359E8E5C" w14:textId="77777777" w:rsidR="00D0423A" w:rsidRDefault="00D0423A" w:rsidP="00F1537E">
      <w:r>
        <w:t xml:space="preserve">This paper argues there is a pressing need for a deeper analysis and understanding of the causes and consequences of violent conflict in Northern Ireland, for learning from the history of the region about how a series of political and military mis-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r w:rsidR="00203A77">
        <w:t xml:space="preserve">mis-steps risk reinitiating violent instability in Northern Ireland and additional terrorist risk throughout the UK. I argue such issues seem particularly pertinent given a lack of clarity regarding plans for the Irish border in Brexit negotiations, and the importance of daily freedom of movement across the border in the island of Ireland for both cultural and economic reasons. Three specific </w:t>
      </w:r>
      <w:r w:rsidR="00EE07C7">
        <w:t xml:space="preserve">empirical </w:t>
      </w:r>
      <w:r w:rsidR="00203A77">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w:t>
      </w:r>
      <w:r w:rsidR="005213D9">
        <w:lastRenderedPageBreak/>
        <w:t xml:space="preserve">199X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381ADAB" w:rsidR="00203A77" w:rsidRDefault="00CC1DA7" w:rsidP="00CC1DA7">
      <w:pPr>
        <w:pStyle w:val="Heading2"/>
      </w:pPr>
      <w:r>
        <w:t>Section two: History: Ireland, Northern Ireland, and the Troubles [</w:t>
      </w:r>
      <w:r w:rsidR="00023023">
        <w:t xml:space="preserve">1745 / </w:t>
      </w:r>
      <w:r>
        <w:t>1000 words]</w:t>
      </w:r>
    </w:p>
    <w:p w14:paraId="314C07B7" w14:textId="2728E3C3" w:rsidR="00572441" w:rsidRDefault="00924589" w:rsidP="00572441">
      <w:r>
        <w:t xml:space="preserve">Understanding the causes of the eruption of violence in Northern Ireland in the early 1970s requires a broader understanding of the longer-term history and dynamics of the island of Ireland and its complex relationship with British rule. An understanding of historical dynamics requires going somewhat beyond the listing of historical and political facts, and </w:t>
      </w:r>
      <w:r w:rsidR="003D0EC1">
        <w:t xml:space="preserve">briefly </w:t>
      </w:r>
      <w:r>
        <w:t xml:space="preserve">considering some broader theories, even grand theories, of empire formation and the functional role of religion therein. </w:t>
      </w:r>
    </w:p>
    <w:p w14:paraId="407E59E5" w14:textId="2D26CB64" w:rsidR="00924589" w:rsidRDefault="00924589" w:rsidP="00572441">
      <w:r>
        <w:t xml:space="preserve">The mathematical ecologist turned historian Peter Turchin has </w:t>
      </w:r>
      <w:r w:rsidR="0062486B">
        <w:t xml:space="preserve">argued that one of the central challenges in the establishment and maintenance of complex, large, hierarchical societies – empires – has been the promotion of social cohesiveness across ethnic groups. Turchin thus suggests that complex societies can emerge only once </w:t>
      </w:r>
      <w:r w:rsidR="0062486B">
        <w:softHyphen/>
      </w:r>
      <w:r w:rsidR="0062486B">
        <w:rPr>
          <w:i/>
        </w:rPr>
        <w:t>meta</w:t>
      </w:r>
      <w:r w:rsidR="0062486B">
        <w:rPr>
          <w:i/>
        </w:rPr>
        <w:softHyphen/>
        <w:t xml:space="preserve">ethnic </w:t>
      </w:r>
      <w:r w:rsidR="0062486B">
        <w:rPr>
          <w:i/>
        </w:rPr>
        <w:softHyphen/>
      </w:r>
      <w:r w:rsidR="0062486B">
        <w:t xml:space="preserve">communities, in which group membership can be readily identified </w:t>
      </w:r>
      <w:r w:rsidR="003D0EC1">
        <w:t xml:space="preserve">through ‘symbolic markers’, have been established and agreed upon. Turchin states that the “most commonly used kind of symbolic marker to delineate metaethnic communities is religion – particularly, the exclusive, proselytizing kinds such as Christianity or Islam.” [p. 181] Common metaethnic identity allows for greater within-group cohesiveness and for the assimilation of otherwise ethnically heterogeneous populations, but where distinct and mutually exclusive metaethnic groups are territorially contiguous, </w:t>
      </w:r>
      <w:r w:rsidR="003D0EC1" w:rsidRPr="003D0EC1">
        <w:rPr>
          <w:i/>
        </w:rPr>
        <w:t>metaethnic</w:t>
      </w:r>
      <w:r w:rsidR="003D0EC1">
        <w:t xml:space="preserve"> frontiers form</w:t>
      </w:r>
      <w:r w:rsidR="00F130E9">
        <w:t xml:space="preserve">, and at these frontiers competition and conflict between societies is often intense. </w:t>
      </w:r>
    </w:p>
    <w:p w14:paraId="06F2D6CB" w14:textId="1EABB966" w:rsidR="00F130E9" w:rsidRDefault="00F130E9" w:rsidP="00572441">
      <w:r>
        <w:t>This sweeping characterisation of societies as metaethnic communities, and metaethnic frontiers as endemic sources of conflict, is useful to consider in reference to the following sweeping generalisation about the spread of Catholicism and Protestantism throughout Europe: Catholic religion pre-existed Protestantism, began in Southern Europe, and spread north and west, including to Ireland at Europe’s western periphery. Protestantism then emerged later, from Northern Europe, and spread south and west. The conditions for a metaethnic frontier</w:t>
      </w:r>
      <w:r w:rsidR="00CB6062">
        <w:t xml:space="preserve"> in the island of Ireland</w:t>
      </w:r>
      <w:r>
        <w:t>, demarcated along Catholic-Protestant religious distinction, were thus centuries in the making</w:t>
      </w:r>
      <w:r w:rsidR="00CB6062">
        <w:t xml:space="preserve">. </w:t>
      </w:r>
    </w:p>
    <w:p w14:paraId="331DF0CD" w14:textId="6454ABFD" w:rsidR="00CB6062" w:rsidRDefault="00CB6062" w:rsidP="00572441">
      <w:r>
        <w:t xml:space="preserve">Within the political organs of an imperious, expansionist state united by Protestant identity, positions for Catholics were limited, and there were concerns amongst British imperialists that Ireland could be used as a cultural and potentially military ‘back door’ through which the Catholic Spanish and French Empires could undermine British imperial power and influence. Ireland thus held an ambivalent position within the British Empire, geographically proximate yet culturally distant, a </w:t>
      </w:r>
      <w:r>
        <w:lastRenderedPageBreak/>
        <w:t xml:space="preserve">‘colony within the core’. Many of the patterns of political control and population management developed in the case of Ireland later formed a blueprint for British colonialism for later, larger overseas territories such as India.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77777777" w:rsidR="003426AF" w:rsidRDefault="005F5990" w:rsidP="00572441">
      <w:r>
        <w:t xml:space="preserve">The longstanding harsh British indifference to the conditions of the Irish was the target of Jonathan Swift’s 1729 satirical essay ‘A Modest Proposal’. </w:t>
      </w:r>
      <w:r w:rsidR="007232AE">
        <w:t>S</w:t>
      </w:r>
      <w:r>
        <w:t xml:space="preserve">uch indifference and colonial mismanagement </w:t>
      </w:r>
      <w:r w:rsidR="007232AE">
        <w:t>had contributed to the Great Famine of the 1840s, leading to mass emigration and population decline. Together with a steady influx of Protestants over many generations, b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which had been abolished with the Act of Union in 1801. Whereas in Westminster the Tory party supported Irish Unionists in opposing Home Rule, the Whigs supported this measure, and in the 1910 General Election the Whigs were able to establish a minority government with the support of Irish Nationalists, leading to the passing of the Third Home Rule Bill in 1912.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by firing squad. These executions then enflamed rather than quelled nationalist opposition to British rule, and in 1918 the newly formed Sinn </w:t>
      </w:r>
      <w:r w:rsidR="00266368" w:rsidRPr="00266368">
        <w:t>Féin</w:t>
      </w:r>
      <w:r w:rsidR="00266368">
        <w:t xml:space="preserve"> party were elected with more than three quarters of Irish seats in Westminster; when political demands for independence over the whole of Ireland were unsuccessful, civil war intensified, and the paramilitary Irish Republican Army (IRA) fought a guerrilla war into the 1920s. Ireland was partitioned through the Fourth Government of Ireland Act in 1920, into territories defined as ‘Northern Ireland’ and ‘Southern Irelan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299CAA45" w:rsidR="003426AF" w:rsidRDefault="003426AF" w:rsidP="003426AF">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nd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77014DDF" w:rsidR="005F5990" w:rsidRDefault="003426AF" w:rsidP="003426AF">
      <w:pPr>
        <w:ind w:left="720"/>
      </w:pPr>
      <w:r>
        <w:t>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The relegation of Ireland, including Northern Ireland, once again to the status (of a now reconfigured) imperial frontier, had clearly reduced the capacity or willingness of British governments to combat the dynamics of separation and division set in train by the partition settlement. The eruption of ethno-national violence a half-century after partition was part of the imperial legacy. [p. 947]</w:t>
      </w:r>
    </w:p>
    <w:p w14:paraId="4827FDED" w14:textId="6273D41C" w:rsidR="003426AF" w:rsidRDefault="003426AF" w:rsidP="003426AF">
      <w:r>
        <w:t>The dormant but unresolved tensions described above led to the conditions for a reignition of conflict beginning in the late 1960s. 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14:paraId="4145393A" w14:textId="77777777" w:rsidR="003426AF" w:rsidRDefault="003426AF" w:rsidP="003426AF">
      <w:r>
        <w:lastRenderedPageBreak/>
        <w:t>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Examples of subsequent Army mis-steps included: the deployment of the Protestant-sympathising Scots Guards in 1970; and deploying too few troops for peaceful containment (‘minimal force’) strategies to be effective. This lack of numbers possibly led to excessive use of CS gas in riots which lasted for many days in Ballymurphy,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Gerike et al., 2016)</w:t>
      </w:r>
      <w:r>
        <w:fldChar w:fldCharType="end"/>
      </w:r>
    </w:p>
    <w:p w14:paraId="17B12E87" w14:textId="77777777" w:rsidR="003426AF" w:rsidRDefault="003426AF" w:rsidP="003426AF">
      <w:r>
        <w:t>The lack of effective military intelligence in Northern Ireland between 1969 and 1975 is considered to have had a detrimental impact on security and violence reduction and containment in the region.</w:t>
      </w:r>
      <w:r>
        <w:fldChar w:fldCharType="begin" w:fldLock="1"/>
      </w:r>
      <w:r>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Sanders, 2011)", "plainTextFormattedCitation" : "(Sanders, 2011)", "previouslyFormattedCitation" : "(Sanders, 2011)" }, "properties" : { "noteIndex" : 0 }, "schema" : "https://github.com/citation-style-language/schema/raw/master/csl-citation.json" }</w:instrText>
      </w:r>
      <w:r>
        <w:fldChar w:fldCharType="separate"/>
      </w:r>
      <w:r w:rsidRPr="00F57631">
        <w:rPr>
          <w:noProof/>
        </w:rPr>
        <w:t>(Sanders, 2011)</w:t>
      </w:r>
      <w:r>
        <w:fldChar w:fldCharType="end"/>
      </w:r>
      <w:r>
        <w:t xml:space="preserve">  </w:t>
      </w:r>
    </w:p>
    <w:p w14:paraId="0352BD53" w14:textId="5F83AC71" w:rsidR="003426AF" w:rsidRPr="005E447C" w:rsidRDefault="003426AF" w:rsidP="003426AF">
      <w:r>
        <w:t>Paramilitary ceasefires in late 1994 were identified near the time as important developments in the peace process, and the best hope for resolution of the conflict for over twenty five years.</w:t>
      </w:r>
      <w:r>
        <w:fldChar w:fldCharType="begin" w:fldLock="1"/>
      </w:r>
      <w:r w:rsidR="00023023">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mp; Hadden, 1995)", "plainTextFormattedCitation" : "(Boyle &amp; Hadden, 1995)", "previouslyFormattedCitation" : "(Boyle and Hadden, 1995)" }, "properties" : { "noteIndex" : 0 }, "schema" : "https://github.com/citation-style-language/schema/raw/master/csl-citation.json" }</w:instrText>
      </w:r>
      <w:r>
        <w:fldChar w:fldCharType="separate"/>
      </w:r>
      <w:r w:rsidR="00023023" w:rsidRPr="00023023">
        <w:rPr>
          <w:noProof/>
        </w:rPr>
        <w:t>(Boyle &amp; Hadden, 1995)</w:t>
      </w:r>
      <w:r>
        <w:fldChar w:fldCharType="end"/>
      </w:r>
      <w:r>
        <w:t xml:space="preserve"> Paramilitary operations by the Irish Republican Army (IRA) officially ended on 31 August 1994; six weeks later, on 13 October 1994, a cessation of violence was announced by Loyalist </w:t>
      </w:r>
      <w:r>
        <w:lastRenderedPageBreak/>
        <w:t>forces, leading to a situation described in 1995 as a ‘cold peace’.</w:t>
      </w:r>
      <w:r>
        <w:fldChar w:fldCharType="begin" w:fldLock="1"/>
      </w:r>
      <w: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fldChar w:fldCharType="separate"/>
      </w:r>
      <w:r w:rsidRPr="00F57631">
        <w:rPr>
          <w:noProof/>
        </w:rPr>
        <w:t>(O’Leary, 1995)</w:t>
      </w:r>
      <w:r>
        <w:fldChar w:fldCharType="end"/>
      </w:r>
      <w:r>
        <w:t xml:space="preserve"> A resumption of IRA violence occurred on 9 February 1996, marked by the bombing of Canary Wharf in London.</w:t>
      </w:r>
      <w:r>
        <w:fldChar w:fldCharType="begin" w:fldLock="1"/>
      </w:r>
      <w:r>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instrText>
      </w:r>
      <w:r>
        <w:fldChar w:fldCharType="separate"/>
      </w:r>
      <w:r w:rsidRPr="00F57631">
        <w:rPr>
          <w:noProof/>
        </w:rPr>
        <w:t>(Kyle, 1996)</w:t>
      </w:r>
      <w:r>
        <w:fldChar w:fldCharType="end"/>
      </w:r>
    </w:p>
    <w:p w14:paraId="23599178" w14:textId="4E7E36FA" w:rsidR="00F1537E" w:rsidRDefault="00CC1DA7" w:rsidP="00F1537E">
      <w:pPr>
        <w:pStyle w:val="Heading2"/>
      </w:pPr>
      <w:r>
        <w:t xml:space="preserve">Section three: Data and </w:t>
      </w:r>
      <w:r w:rsidR="00F1537E">
        <w:t>Methods [</w:t>
      </w:r>
      <w:r w:rsidR="003726C0">
        <w:t>732/</w:t>
      </w:r>
      <w:r w:rsidR="00F1537E">
        <w:t>500 words]</w:t>
      </w:r>
    </w:p>
    <w:p w14:paraId="354E3D0E" w14:textId="45772995" w:rsidR="00500E6F" w:rsidRDefault="00842964" w:rsidP="00F1537E">
      <w:r>
        <w:t xml:space="preserve">Data on all-cause mortality and population size, disaggregated by gender, age in single years and year, were extracted from the Human Mortality Database (HMD). Mortality rates were calculated by dividing death counts by population exposure (adjusted population counts). </w:t>
      </w:r>
      <w:r w:rsidR="00500E6F">
        <w:t xml:space="preserve">All data management and analyses were performed using the R statistical programming environment. </w:t>
      </w:r>
    </w:p>
    <w:p w14:paraId="3AE0F486" w14:textId="6703EF36" w:rsidR="00500E6F" w:rsidRDefault="00500E6F" w:rsidP="00F1537E">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A qualitative colour scheme, ‘Paired’ from the RColorBrewer package, was used to colour cells in the level plots such that different ‘bands’ of mortality rates or log mortality rates can be identified by cross-referencing the colour of cells with colour key legends to the right of each plot. The R packages Lattice and latticeExtra were used to produce the visualisations.  </w:t>
      </w:r>
    </w:p>
    <w:p w14:paraId="3E2E73E6" w14:textId="23AA710C" w:rsidR="00F1537E" w:rsidRDefault="00500E6F" w:rsidP="00F1537E">
      <w:r>
        <w:t xml:space="preserve">In the second stage of the analysis, level plots for males aged between 15 and 45 years inclusive </w:t>
      </w:r>
      <w:r w:rsidR="0049186E">
        <w:t xml:space="preserve">were </w:t>
      </w:r>
      <w:r>
        <w:t>pr</w:t>
      </w:r>
      <w:r w:rsidR="0049186E">
        <w:t xml:space="preserve">oduced, again using the same ‘Paired’ colour scheme but with a narrower scale of values, meaning cells are coloured differently.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4CD2928B" w:rsidR="0049186E" w:rsidRDefault="0049186E" w:rsidP="00F1537E">
      <w:r>
        <w:t>In the third stage of the analysis, a model was developed which aims to reproduce the main features of the level plot of mortality values over this Lexis surface for this gender and age group, and in which the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in order to assess whether the model appears to capture the most salient features of the Lexis surface of the data itself. The </w:t>
      </w:r>
      <w:r w:rsidR="005D4F12">
        <w:t>model specification is as follows</w:t>
      </w:r>
      <w:r w:rsidR="007029A2">
        <w:t>:</w:t>
      </w:r>
    </w:p>
    <w:p w14:paraId="39394AFF" w14:textId="69EBFFF6" w:rsidR="005D4F12" w:rsidRPr="005D4F12" w:rsidRDefault="00EF78B9" w:rsidP="00F1537E">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05DEBBAD" w:rsidR="005D4F12" w:rsidRPr="005D4F12" w:rsidRDefault="005D4F12" w:rsidP="00F1537E">
      <w:pPr>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1-k)(t-1972)</m:t>
              </m:r>
            </m:sup>
          </m:sSup>
          <m:r>
            <w:rPr>
              <w:rFonts w:ascii="Cambria Math" w:eastAsiaTheme="minorEastAsia" w:hAnsi="Cambria Math"/>
            </w:rPr>
            <m:t xml:space="preserve"> IFF t≥1972;0 otherwise</m:t>
          </m:r>
        </m:oMath>
      </m:oMathPara>
    </w:p>
    <w:p w14:paraId="6DC7AAC5" w14:textId="77777777" w:rsidR="007B2477" w:rsidRDefault="007029A2" w:rsidP="00F153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60FC638C" w:rsidR="005D4F12" w:rsidRDefault="007029A2" w:rsidP="00F1537E">
      <w:pPr>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the function which models the mortality effect of the conflict. It assumes that the additional mortality effect is greatest in the first year of the conflict, then decays exponentially with each subsequent year. The rate of decay in additional mortality is modelled using the parameter </w:t>
      </w:r>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xml:space="preserve">, the ‘half life’ of the </w:t>
      </w:r>
      <w:r w:rsidR="000E2BEA">
        <w:rPr>
          <w:rFonts w:eastAsiaTheme="minorEastAsia"/>
        </w:rPr>
        <w:lastRenderedPageBreak/>
        <w:t xml:space="preserve">conflict, i.e. number of years it takes for the additional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1888D739" w:rsidR="007B2477" w:rsidRPr="005D4F12" w:rsidRDefault="007B2477" w:rsidP="00F1537E">
      <w:pPr>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xml:space="preserve">, i.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year exposed to the mortality risk</w:t>
      </w:r>
      <w:r w:rsidR="000E2BEA">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Pr>
          <w:rFonts w:eastAsiaTheme="minorEastAsia"/>
        </w:rPr>
        <w:t xml:space="preserve"> </w:t>
      </w:r>
      <w:r w:rsidR="000E2BEA">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Pr>
          <w:rFonts w:eastAsiaTheme="minorEastAsia"/>
        </w:rPr>
        <w:t xml:space="preserve"> to 0 in all years</w:t>
      </w:r>
      <w:r w:rsidR="00C371AF">
        <w:rPr>
          <w:rFonts w:eastAsiaTheme="minorEastAsia"/>
        </w:rPr>
        <w:t xml:space="preserve">. The total number of conflict-attributable deaths estimated by the model in this age range is then </w:t>
      </w:r>
      <w:r w:rsidR="003726C0">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4</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Pr>
          <w:rFonts w:eastAsiaTheme="minorEastAsia"/>
        </w:rPr>
        <w:t>.</w:t>
      </w:r>
      <w:r w:rsidR="000E2BEA">
        <w:rPr>
          <w:rFonts w:eastAsiaTheme="minorEastAsia"/>
        </w:rPr>
        <w:t xml:space="preserve"> </w:t>
      </w:r>
    </w:p>
    <w:p w14:paraId="17210717" w14:textId="77777777" w:rsidR="00F1537E" w:rsidRDefault="00CC1DA7" w:rsidP="00F1537E">
      <w:pPr>
        <w:pStyle w:val="Heading2"/>
      </w:pPr>
      <w:r>
        <w:t xml:space="preserve">Section four: </w:t>
      </w:r>
      <w:r w:rsidR="00F1537E">
        <w:t>Results [1500 words]</w:t>
      </w:r>
    </w:p>
    <w:p w14:paraId="6FD58C1E" w14:textId="21CEA7A4" w:rsidR="00A33838" w:rsidRDefault="0029467E" w:rsidP="00A33838">
      <w:pPr>
        <w:pStyle w:val="Heading2"/>
      </w:pPr>
      <w:r>
        <w:t xml:space="preserve">Visual exploration of patterns </w:t>
      </w:r>
    </w:p>
    <w:p w14:paraId="6919AA3C" w14:textId="0C2913AD" w:rsidR="00F1537E" w:rsidRDefault="00720800" w:rsidP="00F1537E">
      <w:r>
        <w:t>Figure 1 shows the Lexis surfaces of log</w:t>
      </w:r>
      <w:r>
        <w:softHyphen/>
      </w:r>
      <w:r>
        <w:rPr>
          <w:vertAlign w:val="subscript"/>
        </w:rPr>
        <w:t>10</w:t>
      </w:r>
      <w:r>
        <w:t xml:space="preserve"> mortality rates for both genders and for each age between newborns and 90 years. White cells indicate missing values due to no deaths occurring at those particular ages, but other cells are coloured according to mortality rate. The legend on the right show which colours correspond with which mortality values. Because a base-10 logarithmic transformation is used, the values on this legend indicate the ‘number of zeros’ associated with the mortality risk. Ranging from 10</w:t>
      </w:r>
      <w:r>
        <w:rPr>
          <w:vertAlign w:val="superscript"/>
        </w:rPr>
        <w:t>0</w:t>
      </w:r>
      <w:r>
        <w:rPr>
          <w:vertAlign w:val="subscript"/>
        </w:rPr>
        <w:t xml:space="preserve"> </w:t>
      </w:r>
      <w:r>
        <w:t>or 1.0 risk for light blue at the top, then to 10</w:t>
      </w:r>
      <w:r>
        <w:rPr>
          <w:vertAlign w:val="superscript"/>
        </w:rPr>
        <w:t>-1</w:t>
      </w:r>
      <w:r>
        <w:t xml:space="preserve"> (one in ten) for some lighter green shades, 10</w:t>
      </w:r>
      <w:r>
        <w:rPr>
          <w:vertAlign w:val="superscript"/>
        </w:rPr>
        <w:t>-2</w:t>
      </w:r>
      <w:r>
        <w:t xml:space="preserve"> (one-in-100) for lighter reds, 10</w:t>
      </w:r>
      <w:r>
        <w:rPr>
          <w:vertAlign w:val="superscript"/>
        </w:rPr>
        <w:t>-2</w:t>
      </w:r>
      <w:r>
        <w:t xml:space="preserve"> (one-in-1000) for some reds, 10</w:t>
      </w:r>
      <w:r>
        <w:rPr>
          <w:vertAlign w:val="superscript"/>
        </w:rPr>
        <w:t>-3</w:t>
      </w:r>
      <w:r>
        <w:t xml:space="preserve"> (one in 10 000) for the middling orange shade, 10</w:t>
      </w:r>
      <w:r>
        <w:rPr>
          <w:vertAlign w:val="superscript"/>
        </w:rPr>
        <w:t>-4</w:t>
      </w:r>
      <w:r>
        <w:t xml:space="preserve"> (one in 100 000) for the middle purple shade, and finally 10</w:t>
      </w:r>
      <w:r>
        <w:rPr>
          <w:vertAlign w:val="superscript"/>
        </w:rPr>
        <w:t>-5</w:t>
      </w:r>
      <w:r>
        <w:t xml:space="preserve"> (one in a million) for the brown shade at the bottom of the scale. Because the population of Northern Ireland is relatively small, at ages and in years in which mortality risk is very low, missing values for log mortality risk, indicated by white cells, are more likely than these very low values, because no deaths occurred. These ‘missing data’ cells are observed more in females than males, and in particular in childhood since the early 1980s. </w:t>
      </w:r>
      <w:r w:rsidR="00B447E0">
        <w:t xml:space="preserve">This is consistent with mortality trends in the affluent world elsewhere, where mortality risks in childhood tend to be very low. </w:t>
      </w:r>
    </w:p>
    <w:p w14:paraId="1FF81ACE" w14:textId="0C682479" w:rsidR="00B447E0" w:rsidRDefault="00B447E0" w:rsidP="00F1537E">
      <w:r>
        <w:t>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ages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F1029F1" w14:textId="77777777" w:rsidR="00963867" w:rsidRDefault="00B447E0" w:rsidP="00B447E0">
      <w:pPr>
        <w:rPr>
          <w:rFonts w:eastAsiaTheme="minorEastAsia"/>
        </w:rPr>
      </w:pPr>
      <w:r>
        <w:t xml:space="preserve">Within Figure 2 P1, P2 and P3 indicate ‘Phase 1’, ‘Phase 2’ and ‘Phase 3’, each demarcating periods of years in which there appeared to be systemic differences in the rate of change in mortality risk at different ages. As described previously </w:t>
      </w:r>
      <w:r>
        <w:rPr>
          <w:rFonts w:eastAsiaTheme="minorEastAsia"/>
        </w:rPr>
        <w:t xml:space="preserve">Phase One covers the years </w:t>
      </w:r>
      <w:r>
        <w:rPr>
          <w:rFonts w:eastAsiaTheme="minorEastAsia"/>
        </w:rPr>
        <w:t>1922 to 193</w:t>
      </w:r>
      <w:r>
        <w:rPr>
          <w:rFonts w:eastAsiaTheme="minorEastAsia"/>
        </w:rPr>
        <w:t xml:space="preserve">8 inclusive, </w:t>
      </w:r>
      <w:r>
        <w:rPr>
          <w:rFonts w:eastAsiaTheme="minorEastAsia"/>
        </w:rPr>
        <w:t>Phase Two</w:t>
      </w:r>
      <w:r>
        <w:rPr>
          <w:rFonts w:eastAsiaTheme="minorEastAsia"/>
        </w:rPr>
        <w:t xml:space="preserve"> the years </w:t>
      </w:r>
      <w:r>
        <w:rPr>
          <w:rFonts w:eastAsiaTheme="minorEastAsia"/>
        </w:rPr>
        <w:t>1939 to 1</w:t>
      </w:r>
      <w:r>
        <w:rPr>
          <w:rFonts w:eastAsiaTheme="minorEastAsia"/>
        </w:rPr>
        <w:t xml:space="preserve">955 inclusive; and Phase Three the years </w:t>
      </w:r>
      <w:r>
        <w:rPr>
          <w:rFonts w:eastAsiaTheme="minorEastAsia"/>
        </w:rPr>
        <w:t xml:space="preserve">1956 and later. </w:t>
      </w:r>
      <w:r>
        <w:rPr>
          <w:rFonts w:eastAsiaTheme="minorEastAsia"/>
        </w:rPr>
        <w:t>The much more rapid falls in both female and</w:t>
      </w:r>
      <w:r w:rsidR="00963867">
        <w:rPr>
          <w:rFonts w:eastAsiaTheme="minorEastAsia"/>
        </w:rPr>
        <w:t xml:space="preserve"> male young adult mortality over Phase Two is evident in the Figure 1 levelplot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the World War Two, indicated with a shaded polygon in Figure 2. There is evidence of World War Two having some effect on mortality patterns, with some cells after around 1941-2, for males in </w:t>
      </w:r>
      <w:r w:rsidR="00963867">
        <w:rPr>
          <w:rFonts w:eastAsiaTheme="minorEastAsia"/>
        </w:rPr>
        <w:lastRenderedPageBreak/>
        <w:t xml:space="preserve">their early twenties, switching back to red after having turned orange a few years previously, before reverting back to orange in later years. </w:t>
      </w:r>
    </w:p>
    <w:p w14:paraId="010A2870" w14:textId="7D458A3F" w:rsidR="00B447E0" w:rsidRDefault="00963867" w:rsidP="00B447E0">
      <w:pPr>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Pr="00963867">
        <w:rPr>
          <w:rFonts w:eastAsiaTheme="minorEastAsia"/>
        </w:rPr>
        <w:t>10</w:t>
      </w:r>
      <w:r w:rsidRPr="00963867">
        <w:rPr>
          <w:rFonts w:eastAsiaTheme="minorEastAsia"/>
          <w:vertAlign w:val="superscript"/>
        </w:rPr>
        <w:t>-3</w:t>
      </w:r>
      <w:r>
        <w:rPr>
          <w:rFonts w:eastAsiaTheme="minorEastAsia"/>
        </w:rPr>
        <w:t xml:space="preserve"> or 1-in-100 risk of dying),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by contrast no similar increase is seen for females. </w:t>
      </w:r>
      <w:r w:rsidR="000B2D22">
        <w:rPr>
          <w:rFonts w:eastAsiaTheme="minorEastAsia"/>
        </w:rPr>
        <w:t>It appears that the Troubles had a longer term effect than WW2 on male mortality, and within Figure 2 this is represented by a polygon that extends to a slightly further to the right than the WW2 polygon.</w:t>
      </w:r>
      <w:r>
        <w:rPr>
          <w:rFonts w:eastAsiaTheme="minorEastAsia"/>
        </w:rPr>
        <w:t xml:space="preserve"> </w:t>
      </w:r>
    </w:p>
    <w:p w14:paraId="124BE338" w14:textId="6EDD9494" w:rsidR="00B447E0" w:rsidRPr="0029467E" w:rsidRDefault="0029467E" w:rsidP="00F1537E">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even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366AAC5A" w14:textId="41E53D1D" w:rsidR="0029467E" w:rsidRDefault="0029467E" w:rsidP="0029467E">
      <w:pPr>
        <w:pStyle w:val="Heading2"/>
      </w:pPr>
      <w:r>
        <w:t>Modelling</w:t>
      </w:r>
      <w:r>
        <w:t xml:space="preserve"> </w:t>
      </w:r>
    </w:p>
    <w:p w14:paraId="1EE4883A" w14:textId="0B1A4621" w:rsidR="00B447E0" w:rsidRDefault="00F350B4" w:rsidP="00F1537E">
      <w:r>
        <w:t>The model specification is as described in the methods section, and was arrived at through attempting to develop a specification for male mortality rates that produces a predicted Lexis surface qualitatively similar to that observed in the data itself. This process involved both comparing standard metrics such as AIC and RMS error for a range of model specifications, as well as qualitative comparison of both the predicted surface against the data itself, and exploration of the surface of resid</w:t>
      </w:r>
      <w:r w:rsidR="00D055BC">
        <w:t xml:space="preserve">uals to identify any forms of systemic bias. Figure 5 shows the modelled surface on the top row, compared with the data on the same scale on the bottom row. We can see that the stylised assumptions incorporated in the model, as described in the methods section, are able to produce a surface qualitatively very similar to the data surface itself, including the sharp rates of improvement observed during phase 2. Figure 6 shows a surface of residuals; within this figure red cells indicate that the model over-estimated age-year specific log mortality rates, and blue cells indicate under-estimation, and the shade of cells indicates the degree of difference between actual and predicted values, with light cells indicating small differences and dark cells indicating larger differences. An important feature to note in Figure 6 is that there is no systemic pattern of residuals observed in the early 1970s, suggesting that the model specification, and in particular the parameters which model the effect of the Troubles as a spike in mortality followed by an exponential decay, have been reasonably successful in characterising the nature of this additional mortality component. </w:t>
      </w:r>
      <w:r w:rsidR="00F73E1F">
        <w:t xml:space="preserve">Given the characterisation of the Troubles effect as having this characteristic pattern of exponential decay, as discussed in the methods section the effect of changing the decay rate parameter k on model fit was explored both by using the optimise function in R to minimise AIC, and also by plotting the relationship between AIC and k; this is shown on figure 7, and indicates that the model has a best fit when k is 9.748%. This value suggests the ‘half life’ of the Troubles was around 6.76 years. </w:t>
      </w:r>
    </w:p>
    <w:p w14:paraId="1D937919" w14:textId="77777777" w:rsidR="00F73E1F" w:rsidRDefault="00F73E1F" w:rsidP="00F73E1F">
      <w:pPr>
        <w:pStyle w:val="Heading2"/>
      </w:pPr>
      <w:r>
        <w:lastRenderedPageBreak/>
        <w:t>Counterfactual estimation</w:t>
      </w:r>
    </w:p>
    <w:p w14:paraId="5E96AA0C" w14:textId="4B7FA854" w:rsidR="00F73E1F" w:rsidRDefault="00F73E1F" w:rsidP="00F73E1F">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r w:rsidR="00EF78B9">
        <w:t xml:space="preserve">For males the effect is positive at almost all ages, and is largest at age 18, then falls at most older ages; for females it tends to be negative, suggesting the model may be misspecified for females, and instead capturing broader continual improvements in mortality risks over this time period. </w:t>
      </w:r>
      <w:r w:rsidR="00143745">
        <w:t xml:space="preserve">Table 1 shows the number of estimated additional </w:t>
      </w:r>
      <w:r w:rsidR="00EF78B9">
        <w:t xml:space="preserve">male </w:t>
      </w:r>
      <w:r w:rsidR="00143745">
        <w:t xml:space="preserve">deaths by year and age group in five year intervals to the nearest whole number. </w:t>
      </w:r>
      <w:bookmarkStart w:id="13" w:name="_GoBack"/>
      <w:bookmarkEnd w:id="13"/>
    </w:p>
    <w:p w14:paraId="0A012719" w14:textId="77777777" w:rsidR="00F73E1F" w:rsidRDefault="00F73E1F" w:rsidP="00F1537E"/>
    <w:p w14:paraId="6945AC04" w14:textId="77777777" w:rsidR="00F73E1F" w:rsidRPr="00720800" w:rsidRDefault="00F73E1F" w:rsidP="00F1537E"/>
    <w:p w14:paraId="18A4B86F" w14:textId="77777777" w:rsidR="00F1537E" w:rsidRDefault="00CC1DA7" w:rsidP="00F1537E">
      <w:pPr>
        <w:pStyle w:val="Heading2"/>
      </w:pPr>
      <w:r>
        <w:t xml:space="preserve">Section five: </w:t>
      </w:r>
      <w:r w:rsidR="00F1537E">
        <w:t>Discussion [1500 words]</w:t>
      </w:r>
    </w:p>
    <w:p w14:paraId="02443EBD" w14:textId="77777777" w:rsidR="00F1537E" w:rsidRDefault="00F1537E" w:rsidP="00F1537E">
      <w:pPr>
        <w:pStyle w:val="Heading1"/>
        <w:sectPr w:rsidR="00F1537E">
          <w:pgSz w:w="11906" w:h="16838"/>
          <w:pgMar w:top="1440" w:right="1440" w:bottom="1440" w:left="1440" w:header="708" w:footer="708" w:gutter="0"/>
          <w:cols w:space="708"/>
          <w:docGrid w:linePitch="360"/>
        </w:sectPr>
      </w:pPr>
    </w:p>
    <w:p w14:paraId="0F2785EC" w14:textId="5FD0CF6D" w:rsidR="00F1537E" w:rsidRDefault="00F1537E" w:rsidP="00F1537E">
      <w:pPr>
        <w:pStyle w:val="Heading1"/>
      </w:pPr>
      <w:r>
        <w:lastRenderedPageBreak/>
        <w:t>References [1000 words]</w:t>
      </w:r>
      <w:r w:rsidR="00023023">
        <w:br/>
      </w:r>
    </w:p>
    <w:p w14:paraId="7F20F596" w14:textId="13F05E81"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023023">
        <w:rPr>
          <w:rFonts w:ascii="Calibri" w:hAnsi="Calibri" w:cs="Times New Roman"/>
          <w:noProof/>
          <w:szCs w:val="24"/>
        </w:rPr>
        <w:t xml:space="preserve">Anderson, J., &amp; O’Dowd, L. (2007). Imperialism and nationalism: The Home Rule struggle and border creation in Ireland, 1885–1925. </w:t>
      </w:r>
      <w:r w:rsidRPr="00023023">
        <w:rPr>
          <w:rFonts w:ascii="Calibri" w:hAnsi="Calibri" w:cs="Times New Roman"/>
          <w:i/>
          <w:iCs/>
          <w:noProof/>
          <w:szCs w:val="24"/>
        </w:rPr>
        <w:t>Political Geography</w:t>
      </w:r>
      <w:r w:rsidRPr="00023023">
        <w:rPr>
          <w:rFonts w:ascii="Calibri" w:hAnsi="Calibri" w:cs="Times New Roman"/>
          <w:noProof/>
          <w:szCs w:val="24"/>
        </w:rPr>
        <w:t xml:space="preserve">, </w:t>
      </w:r>
      <w:r w:rsidRPr="00023023">
        <w:rPr>
          <w:rFonts w:ascii="Calibri" w:hAnsi="Calibri" w:cs="Times New Roman"/>
          <w:i/>
          <w:iCs/>
          <w:noProof/>
          <w:szCs w:val="24"/>
        </w:rPr>
        <w:t>26</w:t>
      </w:r>
      <w:r w:rsidRPr="00023023">
        <w:rPr>
          <w:rFonts w:ascii="Calibri" w:hAnsi="Calibri" w:cs="Times New Roman"/>
          <w:noProof/>
          <w:szCs w:val="24"/>
        </w:rPr>
        <w:t>(8), 934–950. http://doi.org/10.1016/j.polgeo.2007.10.001</w:t>
      </w:r>
    </w:p>
    <w:p w14:paraId="2E7A892F"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Boyle, K., &amp; Hadden, T. (1995). The Peace Process in Northern-Ireland. </w:t>
      </w:r>
      <w:r w:rsidRPr="00023023">
        <w:rPr>
          <w:rFonts w:ascii="Calibri" w:hAnsi="Calibri" w:cs="Times New Roman"/>
          <w:i/>
          <w:iCs/>
          <w:noProof/>
          <w:szCs w:val="24"/>
        </w:rPr>
        <w:t>International Affairs</w:t>
      </w:r>
      <w:r w:rsidRPr="00023023">
        <w:rPr>
          <w:rFonts w:ascii="Calibri" w:hAnsi="Calibri" w:cs="Times New Roman"/>
          <w:noProof/>
          <w:szCs w:val="24"/>
        </w:rPr>
        <w:t xml:space="preserve">, </w:t>
      </w:r>
      <w:r w:rsidRPr="00023023">
        <w:rPr>
          <w:rFonts w:ascii="Calibri" w:hAnsi="Calibri" w:cs="Times New Roman"/>
          <w:i/>
          <w:iCs/>
          <w:noProof/>
          <w:szCs w:val="24"/>
        </w:rPr>
        <w:t>71</w:t>
      </w:r>
      <w:r w:rsidRPr="00023023">
        <w:rPr>
          <w:rFonts w:ascii="Calibri" w:hAnsi="Calibri" w:cs="Times New Roman"/>
          <w:noProof/>
          <w:szCs w:val="24"/>
        </w:rPr>
        <w:t>(2), 269–283.</w:t>
      </w:r>
    </w:p>
    <w:p w14:paraId="2DED9622"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023023">
        <w:rPr>
          <w:rFonts w:ascii="Calibri" w:hAnsi="Calibri" w:cs="Times New Roman"/>
          <w:i/>
          <w:iCs/>
          <w:noProof/>
          <w:szCs w:val="24"/>
        </w:rPr>
        <w:t>BMJ Open</w:t>
      </w:r>
      <w:r w:rsidRPr="00023023">
        <w:rPr>
          <w:rFonts w:ascii="Calibri" w:hAnsi="Calibri" w:cs="Times New Roman"/>
          <w:noProof/>
          <w:szCs w:val="24"/>
        </w:rPr>
        <w:t xml:space="preserve">, </w:t>
      </w:r>
      <w:r w:rsidRPr="00023023">
        <w:rPr>
          <w:rFonts w:ascii="Calibri" w:hAnsi="Calibri" w:cs="Times New Roman"/>
          <w:i/>
          <w:iCs/>
          <w:noProof/>
          <w:szCs w:val="24"/>
        </w:rPr>
        <w:t>6</w:t>
      </w:r>
      <w:r w:rsidRPr="00023023">
        <w:rPr>
          <w:rFonts w:ascii="Calibri" w:hAnsi="Calibri" w:cs="Times New Roman"/>
          <w:noProof/>
          <w:szCs w:val="24"/>
        </w:rPr>
        <w:t>(1), e009924. http://doi.org/10.1136/bmjopen-2015-009924</w:t>
      </w:r>
    </w:p>
    <w:p w14:paraId="0EA569D3"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Kyle, K. (1996). Murder at Canary Wharf. </w:t>
      </w:r>
      <w:r w:rsidRPr="00023023">
        <w:rPr>
          <w:rFonts w:ascii="Calibri" w:hAnsi="Calibri" w:cs="Times New Roman"/>
          <w:i/>
          <w:iCs/>
          <w:noProof/>
          <w:szCs w:val="24"/>
        </w:rPr>
        <w:t>World Today</w:t>
      </w:r>
      <w:r w:rsidRPr="00023023">
        <w:rPr>
          <w:rFonts w:ascii="Calibri" w:hAnsi="Calibri" w:cs="Times New Roman"/>
          <w:noProof/>
          <w:szCs w:val="24"/>
        </w:rPr>
        <w:t xml:space="preserve">, </w:t>
      </w:r>
      <w:r w:rsidRPr="00023023">
        <w:rPr>
          <w:rFonts w:ascii="Calibri" w:hAnsi="Calibri" w:cs="Times New Roman"/>
          <w:i/>
          <w:iCs/>
          <w:noProof/>
          <w:szCs w:val="24"/>
        </w:rPr>
        <w:t>52</w:t>
      </w:r>
      <w:r w:rsidRPr="00023023">
        <w:rPr>
          <w:rFonts w:ascii="Calibri" w:hAnsi="Calibri" w:cs="Times New Roman"/>
          <w:noProof/>
          <w:szCs w:val="24"/>
        </w:rPr>
        <w:t>(3), 76–78.</w:t>
      </w:r>
    </w:p>
    <w:p w14:paraId="7AD98476"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O’Leary, B. (1995). Introduction: Reflections on a cold peace. </w:t>
      </w:r>
      <w:r w:rsidRPr="00023023">
        <w:rPr>
          <w:rFonts w:ascii="Calibri" w:hAnsi="Calibri" w:cs="Times New Roman"/>
          <w:i/>
          <w:iCs/>
          <w:noProof/>
          <w:szCs w:val="24"/>
        </w:rPr>
        <w:t>Ethnic and Racial Studies</w:t>
      </w:r>
      <w:r w:rsidRPr="00023023">
        <w:rPr>
          <w:rFonts w:ascii="Calibri" w:hAnsi="Calibri" w:cs="Times New Roman"/>
          <w:noProof/>
          <w:szCs w:val="24"/>
        </w:rPr>
        <w:t xml:space="preserve">, </w:t>
      </w:r>
      <w:r w:rsidRPr="00023023">
        <w:rPr>
          <w:rFonts w:ascii="Calibri" w:hAnsi="Calibri" w:cs="Times New Roman"/>
          <w:i/>
          <w:iCs/>
          <w:noProof/>
          <w:szCs w:val="24"/>
        </w:rPr>
        <w:t>18</w:t>
      </w:r>
      <w:r w:rsidRPr="00023023">
        <w:rPr>
          <w:rFonts w:ascii="Calibri" w:hAnsi="Calibri" w:cs="Times New Roman"/>
          <w:noProof/>
          <w:szCs w:val="24"/>
        </w:rPr>
        <w:t>(4), 695–714. http://doi.org/10.1080/01419870.1995.9993887</w:t>
      </w:r>
    </w:p>
    <w:p w14:paraId="05BBA7A5"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Sanders, A. (2011). Northern Ireland: The Intelligence War 1969–75. </w:t>
      </w:r>
      <w:r w:rsidRPr="00023023">
        <w:rPr>
          <w:rFonts w:ascii="Calibri" w:hAnsi="Calibri" w:cs="Times New Roman"/>
          <w:i/>
          <w:iCs/>
          <w:noProof/>
          <w:szCs w:val="24"/>
        </w:rPr>
        <w:t>The British Journal of Politics and International Relations</w:t>
      </w:r>
      <w:r w:rsidRPr="00023023">
        <w:rPr>
          <w:rFonts w:ascii="Calibri" w:hAnsi="Calibri" w:cs="Times New Roman"/>
          <w:noProof/>
          <w:szCs w:val="24"/>
        </w:rPr>
        <w:t xml:space="preserve">, </w:t>
      </w:r>
      <w:r w:rsidRPr="00023023">
        <w:rPr>
          <w:rFonts w:ascii="Calibri" w:hAnsi="Calibri" w:cs="Times New Roman"/>
          <w:i/>
          <w:iCs/>
          <w:noProof/>
          <w:szCs w:val="24"/>
        </w:rPr>
        <w:t>13</w:t>
      </w:r>
      <w:r w:rsidRPr="00023023">
        <w:rPr>
          <w:rFonts w:ascii="Calibri" w:hAnsi="Calibri" w:cs="Times New Roman"/>
          <w:noProof/>
          <w:szCs w:val="24"/>
        </w:rPr>
        <w:t>(2), 230–248. http://doi.org/10.1111/j.1467-856X.2010.00416.x</w:t>
      </w:r>
    </w:p>
    <w:p w14:paraId="0B1B1353"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023023">
        <w:rPr>
          <w:rFonts w:ascii="Calibri" w:hAnsi="Calibri" w:cs="Times New Roman"/>
          <w:i/>
          <w:iCs/>
          <w:noProof/>
          <w:szCs w:val="24"/>
        </w:rPr>
        <w:t>Journal of Strategic Studies</w:t>
      </w:r>
      <w:r w:rsidRPr="00023023">
        <w:rPr>
          <w:rFonts w:ascii="Calibri" w:hAnsi="Calibri" w:cs="Times New Roman"/>
          <w:noProof/>
          <w:szCs w:val="24"/>
        </w:rPr>
        <w:t xml:space="preserve">, </w:t>
      </w:r>
      <w:r w:rsidRPr="00023023">
        <w:rPr>
          <w:rFonts w:ascii="Calibri" w:hAnsi="Calibri" w:cs="Times New Roman"/>
          <w:i/>
          <w:iCs/>
          <w:noProof/>
          <w:szCs w:val="24"/>
        </w:rPr>
        <w:t>30</w:t>
      </w:r>
      <w:r w:rsidRPr="00023023">
        <w:rPr>
          <w:rFonts w:ascii="Calibri" w:hAnsi="Calibri" w:cs="Times New Roman"/>
          <w:noProof/>
          <w:szCs w:val="24"/>
        </w:rPr>
        <w:t>(1), 73–107. http://doi.org/10.1080/01402390701210848</w:t>
      </w:r>
    </w:p>
    <w:p w14:paraId="28C11B57"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Www.bbc.co.uk. (2017). Manchester attack: What we know so far. Retrieved June 5, 2017, from http://www.bbc.co.uk/news/uk-england-manchester-40008389</w:t>
      </w:r>
    </w:p>
    <w:p w14:paraId="13429753" w14:textId="77777777" w:rsidR="00023023" w:rsidRPr="00023023" w:rsidRDefault="00023023" w:rsidP="00023023">
      <w:pPr>
        <w:widowControl w:val="0"/>
        <w:autoSpaceDE w:val="0"/>
        <w:autoSpaceDN w:val="0"/>
        <w:adjustRightInd w:val="0"/>
        <w:spacing w:line="240" w:lineRule="auto"/>
        <w:ind w:left="480" w:hanging="480"/>
        <w:rPr>
          <w:rFonts w:ascii="Calibri" w:hAnsi="Calibri"/>
          <w:noProof/>
        </w:rPr>
      </w:pPr>
      <w:r w:rsidRPr="00023023">
        <w:rPr>
          <w:rFonts w:ascii="Calibri" w:hAnsi="Calibri" w:cs="Times New Roman"/>
          <w:noProof/>
          <w:szCs w:val="24"/>
        </w:rPr>
        <w:t>Www.economist.com. (2016). Terrorism: learning to live with it. Retrieved June 5, 2017, from http://www.economist.com/news/international/21706250-people-are-surprisingly-good-coping-repeated-terrorist-attacks-america-and</w:t>
      </w:r>
    </w:p>
    <w:p w14:paraId="68B27265" w14:textId="206D15F7" w:rsidR="00023023" w:rsidRPr="00023023" w:rsidRDefault="00023023" w:rsidP="00023023">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FD60E2" w:rsidRDefault="00FD60E2">
      <w:pPr>
        <w:pStyle w:val="CommentText"/>
      </w:pPr>
    </w:p>
  </w:comment>
  <w:comment w:id="1" w:author="Jonathan Minton" w:date="2017-06-05T11:52:00Z" w:initials="JM">
    <w:p w14:paraId="095CDC3C"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FD60E2" w:rsidRDefault="00FD60E2">
      <w:pPr>
        <w:pStyle w:val="CommentText"/>
      </w:pPr>
    </w:p>
  </w:comment>
  <w:comment w:id="2" w:author="Jonathan Minton" w:date="2017-06-05T11:53:00Z" w:initials="JM">
    <w:p w14:paraId="362BDCC2" w14:textId="77777777" w:rsidR="00FD60E2" w:rsidRDefault="00FD60E2">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FD60E2" w:rsidRDefault="00FD60E2">
      <w:pPr>
        <w:pStyle w:val="CommentText"/>
      </w:pPr>
    </w:p>
  </w:comment>
  <w:comment w:id="4" w:author="Jonathan Minton" w:date="2017-06-05T11:53:00Z" w:initials="JM">
    <w:p w14:paraId="49069590" w14:textId="77777777" w:rsidR="00FD60E2" w:rsidRDefault="00FD60E2">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This work was supported by the [Funding Agency] under Grant [number xxxx].</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This work was supported by the [funding Agency 1]; under Grant [number xxxx]; [Funding Agency 2] under Grant [number xxxx]; and [Funding Agency 3] under Grant [number xxxx].</w:t>
      </w:r>
    </w:p>
  </w:comment>
  <w:comment w:id="5" w:author="Jonathan Minton" w:date="2017-06-05T11:54:00Z" w:initials="JM">
    <w:p w14:paraId="1CA48E2E" w14:textId="77777777" w:rsidR="00FD60E2" w:rsidRDefault="00FD60E2">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FD60E2" w:rsidRDefault="00FD60E2">
      <w:pPr>
        <w:pStyle w:val="CommentText"/>
      </w:pPr>
    </w:p>
  </w:comment>
  <w:comment w:id="7" w:author="Jonathan Minton" w:date="2017-06-05T11:54:00Z" w:initials="JM">
    <w:p w14:paraId="1B7F6CBA"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Submitting a geolocation information section, as a separate paragraph before your acknowledgements, means we can index your paper’s study area accurately in JournalMap’s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FD60E2" w:rsidRDefault="00FD60E2">
      <w:pPr>
        <w:pStyle w:val="CommentText"/>
      </w:pPr>
    </w:p>
  </w:comment>
  <w:comment w:id="8" w:author="Jonathan Minton" w:date="2017-06-05T11:54:00Z" w:initials="JM">
    <w:p w14:paraId="4125BA54"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Supplemental material can be a video, dataset, fileset, sound file or anything which supports (and is pertinent to) your paper. We publish supplemental material online via Figshare.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FD60E2" w:rsidRDefault="00FD60E2">
      <w:pPr>
        <w:pStyle w:val="CommentText"/>
      </w:pPr>
    </w:p>
  </w:comment>
  <w:comment w:id="9" w:author="Jonathan Minton" w:date="2017-06-05T11:54:00Z" w:initials="JM">
    <w:p w14:paraId="7E51439B" w14:textId="77777777" w:rsidR="00FD60E2" w:rsidRDefault="00FD60E2">
      <w:pPr>
        <w:pStyle w:val="CommentText"/>
      </w:pPr>
      <w:r>
        <w:rPr>
          <w:rStyle w:val="CommentReference"/>
        </w:rPr>
        <w:annotationRef/>
      </w:r>
      <w:r>
        <w:rPr>
          <w:rFonts w:ascii="Arial" w:hAnsi="Arial" w:cs="Arial"/>
          <w:color w:val="333333"/>
        </w:rPr>
        <w:t>Figures should be high quality (1200 dpi for line art, 600 dpi for grayscale and 300 dpi for color,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FD60E2" w:rsidRDefault="00FD60E2">
      <w:pPr>
        <w:pStyle w:val="CommentText"/>
      </w:pPr>
    </w:p>
  </w:comment>
  <w:comment w:id="11" w:author="Jonathan Minton" w:date="2017-06-05T11:55:00Z" w:initials="JM">
    <w:p w14:paraId="27178FE0"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FD60E2" w:rsidRDefault="00FD60E2">
      <w:pPr>
        <w:pStyle w:val="CommentText"/>
      </w:pPr>
    </w:p>
  </w:comment>
  <w:comment w:id="12" w:author="Jonathan Minton" w:date="2017-06-05T11:55:00Z" w:initials="JM">
    <w:p w14:paraId="22935BEF" w14:textId="77777777" w:rsidR="00FD60E2" w:rsidRDefault="00FD60E2">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B2D22"/>
    <w:rsid w:val="000E2BEA"/>
    <w:rsid w:val="0011370C"/>
    <w:rsid w:val="00143745"/>
    <w:rsid w:val="001D2C6E"/>
    <w:rsid w:val="00203A77"/>
    <w:rsid w:val="00266368"/>
    <w:rsid w:val="0029467E"/>
    <w:rsid w:val="002E108B"/>
    <w:rsid w:val="00327D17"/>
    <w:rsid w:val="003426AF"/>
    <w:rsid w:val="003726C0"/>
    <w:rsid w:val="003D0EC1"/>
    <w:rsid w:val="003F3012"/>
    <w:rsid w:val="0049186E"/>
    <w:rsid w:val="004D1C59"/>
    <w:rsid w:val="00500E6F"/>
    <w:rsid w:val="005213D9"/>
    <w:rsid w:val="005670E4"/>
    <w:rsid w:val="00572441"/>
    <w:rsid w:val="005805CB"/>
    <w:rsid w:val="005D4F12"/>
    <w:rsid w:val="005F5990"/>
    <w:rsid w:val="0062486B"/>
    <w:rsid w:val="006D78AC"/>
    <w:rsid w:val="007029A2"/>
    <w:rsid w:val="00720800"/>
    <w:rsid w:val="007232AE"/>
    <w:rsid w:val="007B2477"/>
    <w:rsid w:val="00842964"/>
    <w:rsid w:val="008818FA"/>
    <w:rsid w:val="00924589"/>
    <w:rsid w:val="00963867"/>
    <w:rsid w:val="00990874"/>
    <w:rsid w:val="009C0F9D"/>
    <w:rsid w:val="00A046D1"/>
    <w:rsid w:val="00A33838"/>
    <w:rsid w:val="00B447E0"/>
    <w:rsid w:val="00C371AF"/>
    <w:rsid w:val="00CB6062"/>
    <w:rsid w:val="00CC1DA7"/>
    <w:rsid w:val="00D0423A"/>
    <w:rsid w:val="00D055BC"/>
    <w:rsid w:val="00EE07C7"/>
    <w:rsid w:val="00EF78B9"/>
    <w:rsid w:val="00F130E9"/>
    <w:rsid w:val="00F1537E"/>
    <w:rsid w:val="00F33FF6"/>
    <w:rsid w:val="00F350B4"/>
    <w:rsid w:val="00F73E1F"/>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1DAC2-D96F-4360-A937-7FC2D2A26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11</Pages>
  <Words>8394</Words>
  <Characters>4784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56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8</cp:revision>
  <dcterms:created xsi:type="dcterms:W3CDTF">2017-06-05T10:48:00Z</dcterms:created>
  <dcterms:modified xsi:type="dcterms:W3CDTF">2017-06-1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